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2B3273F5"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1063533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391B3AB" w14:textId="6E327DF5" w:rsidR="008E1143" w:rsidRDefault="008E1143" w:rsidP="008E1143">
      <w:proofErr w:type="spellStart"/>
      <w:r w:rsidRPr="008E1143">
        <w:t>Setidaknya</w:t>
      </w:r>
      <w:proofErr w:type="spellEnd"/>
      <w:r w:rsidRPr="008E1143">
        <w:t xml:space="preserve"> </w:t>
      </w:r>
      <w:proofErr w:type="spellStart"/>
      <w:r w:rsidRPr="008E1143">
        <w:t>ada</w:t>
      </w:r>
      <w:proofErr w:type="spellEnd"/>
      <w:r w:rsidRPr="008E1143">
        <w:t xml:space="preserve"> </w:t>
      </w:r>
      <w:proofErr w:type="spellStart"/>
      <w:r w:rsidRPr="008E1143">
        <w:t>banyak</w:t>
      </w:r>
      <w:proofErr w:type="spellEnd"/>
      <w:r w:rsidRPr="008E1143">
        <w:t xml:space="preserve"> </w:t>
      </w:r>
      <w:proofErr w:type="spellStart"/>
      <w:r w:rsidRPr="008E1143">
        <w:t>pakar</w:t>
      </w:r>
      <w:proofErr w:type="spellEnd"/>
      <w:r w:rsidRPr="008E1143">
        <w:t xml:space="preserve"> yang </w:t>
      </w:r>
      <w:proofErr w:type="spellStart"/>
      <w:r w:rsidRPr="008E1143">
        <w:t>membahas</w:t>
      </w:r>
      <w:proofErr w:type="spellEnd"/>
      <w:r w:rsidRPr="008E1143">
        <w:t xml:space="preserve"> </w:t>
      </w:r>
      <w:proofErr w:type="spellStart"/>
      <w:r w:rsidRPr="008E1143">
        <w:t>mengenai</w:t>
      </w:r>
      <w:proofErr w:type="spellEnd"/>
      <w:r w:rsidRPr="008E1143">
        <w:t xml:space="preserve"> </w:t>
      </w:r>
      <w:proofErr w:type="spellStart"/>
      <w:r w:rsidRPr="008E1143">
        <w:t>pola</w:t>
      </w:r>
      <w:proofErr w:type="spellEnd"/>
      <w:r w:rsidRPr="008E1143">
        <w:t xml:space="preserve"> </w:t>
      </w:r>
      <w:proofErr w:type="spellStart"/>
      <w:r w:rsidRPr="008E1143">
        <w:t>hubungan</w:t>
      </w:r>
      <w:proofErr w:type="spellEnd"/>
      <w:r w:rsidRPr="008E1143">
        <w:t xml:space="preserve"> negara dan agama </w:t>
      </w:r>
      <w:proofErr w:type="spellStart"/>
      <w:r w:rsidRPr="008E1143">
        <w:t>yaitu</w:t>
      </w:r>
      <w:proofErr w:type="spellEnd"/>
      <w:r w:rsidRPr="008E1143">
        <w:t>,</w:t>
      </w:r>
    </w:p>
    <w:p w14:paraId="67505BA5" w14:textId="77777777" w:rsidR="008E1143" w:rsidRDefault="008E1143" w:rsidP="008E1143"/>
    <w:p w14:paraId="632E75B6" w14:textId="77777777" w:rsidR="008E1143" w:rsidRDefault="008E1143" w:rsidP="008E1143"/>
    <w:p w14:paraId="691C106B" w14:textId="00AE8BF9"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t xml:space="preserve"> </w:t>
      </w:r>
    </w:p>
    <w:p w14:paraId="20DB7A92" w14:textId="77777777" w:rsidR="008E1143" w:rsidRDefault="008E1143" w:rsidP="008E1143"/>
    <w:p w14:paraId="19A832B3" w14:textId="77777777" w:rsidR="001B3A7C" w:rsidRDefault="001B3A7C" w:rsidP="001B3A7C">
      <w:r>
        <w:t>Characteristics of the Pattern of Relationship between State and Religion in Indonesia</w:t>
      </w:r>
    </w:p>
    <w:p w14:paraId="64ADBAFE" w14:textId="77777777" w:rsidR="001B3A7C" w:rsidRDefault="001B3A7C" w:rsidP="001B3A7C"/>
    <w:p w14:paraId="77EB846D" w14:textId="77777777" w:rsidR="001B3A7C" w:rsidRDefault="001B3A7C" w:rsidP="001B3A7C">
      <w:r>
        <w:t>The characteristics of the pattern of relationship between state and religion in Indonesia can be described as follows:</w:t>
      </w:r>
    </w:p>
    <w:p w14:paraId="214447DB" w14:textId="77777777" w:rsidR="001B3A7C" w:rsidRDefault="001B3A7C" w:rsidP="001B3A7C"/>
    <w:p w14:paraId="53855295" w14:textId="77777777" w:rsidR="001B3A7C" w:rsidRDefault="001B3A7C" w:rsidP="001B3A7C">
      <w:r>
        <w:t>Firstly, Indonesia is a legal state (Article…). The Constitutional Court provides enforcement that Indonesia is a Pancasila-based legal state. This means that Indonesia is neither a religious state nor a secular state. In the context of Pancasila-based legal state, the relationship between state and religion is mutually influential. Referring to Pancasila’s belief in One Supreme God, the state implies that:</w:t>
      </w:r>
    </w:p>
    <w:p w14:paraId="3CBDF68B" w14:textId="77777777" w:rsidR="001B3A7C" w:rsidRDefault="001B3A7C" w:rsidP="001B3A7C">
      <w:r>
        <w:t>(1) The state prohibits non-religion.</w:t>
      </w:r>
    </w:p>
    <w:p w14:paraId="5EA81939" w14:textId="77777777" w:rsidR="001B3A7C" w:rsidRDefault="001B3A7C" w:rsidP="001B3A7C">
      <w:r>
        <w:t>(2) The state prohibits blasphemy against religion, sacred values, God.</w:t>
      </w:r>
    </w:p>
    <w:p w14:paraId="71DC7AAB" w14:textId="77777777" w:rsidR="001B3A7C" w:rsidRDefault="001B3A7C" w:rsidP="001B3A7C"/>
    <w:p w14:paraId="325ADF98" w14:textId="77777777" w:rsidR="001B3A7C" w:rsidRDefault="001B3A7C" w:rsidP="001B3A7C">
      <w:r>
        <w:t>Secondly, Indonesia does not use holy scriptures as a source of law. Law Number......2011 regulates the various sources of law in Indonesia to be....</w:t>
      </w:r>
    </w:p>
    <w:p w14:paraId="63408C3B" w14:textId="77777777" w:rsidR="001B3A7C" w:rsidRDefault="001B3A7C" w:rsidP="001B3A7C"/>
    <w:p w14:paraId="3E508E3F" w14:textId="77777777" w:rsidR="001B3A7C" w:rsidRDefault="001B3A7C" w:rsidP="001B3A7C">
      <w:r>
        <w:t>Thirdly, Indonesia protects religions and beliefs. This means that Indonesia recognizes not only the six religions, but also acknowledges the existence of other beliefs (Explanation to Article 1 of the Anti-Blasphemy Law).</w:t>
      </w:r>
    </w:p>
    <w:p w14:paraId="336DE66C" w14:textId="77777777" w:rsidR="001B3A7C" w:rsidRDefault="001B3A7C" w:rsidP="001B3A7C"/>
    <w:p w14:paraId="24CAFF7F" w14:textId="1A2D876B" w:rsidR="008E1143" w:rsidRDefault="001B3A7C" w:rsidP="001B3A7C">
      <w:r>
        <w:t xml:space="preserve">Fourthly, the Anti-Blasphemy Law is not intended to restrict freedom of religion (forum </w:t>
      </w:r>
      <w:proofErr w:type="spellStart"/>
      <w:r>
        <w:t>internum</w:t>
      </w:r>
      <w:proofErr w:type="spellEnd"/>
      <w:r>
        <w:t xml:space="preserve">), but rather the expression of religion (forum </w:t>
      </w:r>
      <w:proofErr w:type="spellStart"/>
      <w:r>
        <w:t>externum</w:t>
      </w:r>
      <w:proofErr w:type="spellEnd"/>
      <w:r>
        <w:t>) that creates animosity. (See Article 1...).</w:t>
      </w:r>
    </w:p>
    <w:p w14:paraId="1AD9BEA5" w14:textId="77777777" w:rsidR="001B3A7C" w:rsidRDefault="001B3A7C" w:rsidP="001B3A7C"/>
    <w:p w14:paraId="2FAAAC58" w14:textId="249F9A52"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Pr="008E1143">
        <w:rPr>
          <w:rFonts w:eastAsiaTheme="majorEastAsia" w:cs="Linux Libertine"/>
          <w:b/>
          <w:sz w:val="26"/>
          <w:szCs w:val="26"/>
        </w:rPr>
        <w:t xml:space="preserve">Pola </w:t>
      </w:r>
      <w:proofErr w:type="spellStart"/>
      <w:r w:rsidRPr="008E1143">
        <w:rPr>
          <w:rFonts w:eastAsiaTheme="majorEastAsia" w:cs="Linux Libertine"/>
          <w:b/>
          <w:sz w:val="26"/>
          <w:szCs w:val="26"/>
        </w:rPr>
        <w:t>Hubungan</w:t>
      </w:r>
      <w:proofErr w:type="spellEnd"/>
      <w:r w:rsidRPr="008E1143">
        <w:rPr>
          <w:rFonts w:eastAsiaTheme="majorEastAsia" w:cs="Linux Libertine"/>
          <w:b/>
          <w:sz w:val="26"/>
          <w:szCs w:val="26"/>
        </w:rPr>
        <w:t xml:space="preserve"> Negara dan Agama in </w:t>
      </w:r>
      <w:proofErr w:type="spellStart"/>
      <w:r w:rsidRPr="008E1143">
        <w:rPr>
          <w:rFonts w:eastAsiaTheme="majorEastAsia" w:cs="Linux Libertine"/>
          <w:b/>
          <w:sz w:val="26"/>
          <w:szCs w:val="26"/>
        </w:rPr>
        <w:t>Practise</w:t>
      </w:r>
      <w:proofErr w:type="spellEnd"/>
    </w:p>
    <w:p w14:paraId="55B5D763" w14:textId="77777777" w:rsidR="008E1143" w:rsidRDefault="008E1143" w:rsidP="008E1143">
      <w:pPr>
        <w:rPr>
          <w:rFonts w:eastAsiaTheme="majorEastAsia" w:cs="Linux Libertine"/>
          <w:bCs/>
        </w:rPr>
      </w:pPr>
    </w:p>
    <w:p w14:paraId="5966B36D" w14:textId="711F7326" w:rsidR="008E1143" w:rsidRDefault="001B3A7C" w:rsidP="008E1143">
      <w:r w:rsidRPr="001B3A7C">
        <w:t>This subchapter examines the relationship pattern between the state and religion in the practice of enforcing blasphemy law in Indonesia.</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21E57617" w14:textId="77777777" w:rsidR="001B3A7C" w:rsidRDefault="001B3A7C" w:rsidP="008E1143"/>
    <w:p w14:paraId="69F458D1" w14:textId="77777777" w:rsidR="001B3A7C" w:rsidRDefault="001B3A7C" w:rsidP="008E1143"/>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t>Based on the table above, it is depicted that the legal politics reflected in the Constitutional Court</w:t>
      </w:r>
      <w:r>
        <w:rPr>
          <w:rFonts w:cs="Linux Libertine"/>
        </w:rPr>
        <w:t>’s</w:t>
      </w:r>
      <w:r w:rsidRPr="001B3A7C">
        <w:rPr>
          <w:rFonts w:cs="Linux Libertine"/>
        </w:rPr>
        <w:t xml:space="preserve"> </w:t>
      </w:r>
      <w:r w:rsidRPr="001B3A7C">
        <w:rPr>
          <w:rFonts w:cs="Linux Libertine"/>
        </w:rPr>
        <w:t>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 xml:space="preserve">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w:t>
      </w:r>
      <w:r w:rsidRPr="001B3A7C">
        <w:rPr>
          <w:rFonts w:cs="Linux Libertine"/>
        </w:rPr>
        <w:lastRenderedPageBreak/>
        <w:t>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w:t>
      </w:r>
      <w:r w:rsidRPr="001B3A7C">
        <w:rPr>
          <w:rFonts w:cs="Linux Libertine"/>
        </w:rPr>
        <w:lastRenderedPageBreak/>
        <w:t xml:space="preserve">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28ECB953" w14:textId="77777777" w:rsidR="00EA73EE" w:rsidRDefault="00EA73EE" w:rsidP="00EA73EE">
      <w:pPr>
        <w:rPr>
          <w:rFonts w:cs="Linux Libertine"/>
        </w:rPr>
      </w:pPr>
    </w:p>
    <w:p w14:paraId="216B6ACB" w14:textId="5669F070"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7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but facilitates the needs of every religious adherent, whether the majority or minority. The consequence of an accommodating relationship is the absence of truth claims by a small group of religions. Therefore, all religions, whether minority or </w:t>
      </w:r>
      <w:r w:rsidRPr="001B3A7C">
        <w:rPr>
          <w:rFonts w:cs="Linux Libertine"/>
        </w:rPr>
        <w:lastRenderedPageBreak/>
        <w:t>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w:t>
      </w:r>
      <w:r w:rsidR="00824515">
        <w:rPr>
          <w:rFonts w:cs="Linux Libertine"/>
          <w:color w:val="FF0000"/>
        </w:rPr>
        <w:t>Religiously neutral nationalist</w:t>
      </w:r>
      <w:r w:rsidR="00824515">
        <w:rPr>
          <w:rFonts w:cs="Linux Libertine"/>
          <w:color w:val="FF0000"/>
        </w:rPr>
        <w:t xml:space="preserve">,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lastRenderedPageBreak/>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Pancasila philosophy is the foundation of national law in Indonesia, which aims to ensure the integrity of the ideology and integration of the territory of the state, and establishing justice and religious tolerance. Islamic law is a material source of national law, but not the only one, as customary law and Western law are also sources. </w:t>
      </w:r>
      <w:r w:rsidRPr="008E1143">
        <w:rPr>
          <w:rFonts w:cs="Linux Libertine"/>
          <w:color w:val="FF0000"/>
        </w:rPr>
        <w:lastRenderedPageBreak/>
        <w:t xml:space="preserve">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w:t>
      </w:r>
      <w:r w:rsidRPr="00A51029">
        <w:rPr>
          <w:rFonts w:cs="Linux Libertine"/>
        </w:rPr>
        <w:lastRenderedPageBreak/>
        <w:t xml:space="preserve">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w:t>
      </w:r>
      <w:r w:rsidRPr="00A51029">
        <w:rPr>
          <w:rFonts w:cs="Linux Libertine"/>
        </w:rPr>
        <w:lastRenderedPageBreak/>
        <w:t>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 xml:space="preserve">The normative historical perspective may be able to describe how the founding fathers envisioned the connection between religion and the state, but the wording of the constitution and the interpretations of the constitutionalists may not accurately </w:t>
      </w:r>
      <w:r w:rsidRPr="00A51029">
        <w:rPr>
          <w:rFonts w:cs="Linux Libertine"/>
        </w:rPr>
        <w:lastRenderedPageBreak/>
        <w:t>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79C2D" w14:textId="77777777" w:rsidR="00C01E9B" w:rsidRDefault="00C01E9B" w:rsidP="00D043F5">
      <w:r>
        <w:separator/>
      </w:r>
    </w:p>
  </w:endnote>
  <w:endnote w:type="continuationSeparator" w:id="0">
    <w:p w14:paraId="1AB2319C" w14:textId="77777777" w:rsidR="00C01E9B" w:rsidRDefault="00C01E9B"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E100A" w14:textId="77777777" w:rsidR="00C01E9B" w:rsidRDefault="00C01E9B" w:rsidP="00D043F5">
      <w:r>
        <w:separator/>
      </w:r>
    </w:p>
  </w:footnote>
  <w:footnote w:type="continuationSeparator" w:id="0">
    <w:p w14:paraId="694D2876" w14:textId="77777777" w:rsidR="00C01E9B" w:rsidRDefault="00C01E9B"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757C9"/>
    <w:rsid w:val="00085695"/>
    <w:rsid w:val="000865BE"/>
    <w:rsid w:val="000B71B6"/>
    <w:rsid w:val="000C21FD"/>
    <w:rsid w:val="000D0378"/>
    <w:rsid w:val="000D13A3"/>
    <w:rsid w:val="000D3ECB"/>
    <w:rsid w:val="000F720D"/>
    <w:rsid w:val="001143C7"/>
    <w:rsid w:val="00116002"/>
    <w:rsid w:val="00116957"/>
    <w:rsid w:val="00117785"/>
    <w:rsid w:val="00127E31"/>
    <w:rsid w:val="001356E0"/>
    <w:rsid w:val="001517BB"/>
    <w:rsid w:val="00151845"/>
    <w:rsid w:val="00162E8A"/>
    <w:rsid w:val="00183B7C"/>
    <w:rsid w:val="00186C9C"/>
    <w:rsid w:val="00194DE1"/>
    <w:rsid w:val="001B1DEA"/>
    <w:rsid w:val="001B3A7C"/>
    <w:rsid w:val="001B7BA0"/>
    <w:rsid w:val="001C3216"/>
    <w:rsid w:val="001E72F9"/>
    <w:rsid w:val="001F5938"/>
    <w:rsid w:val="00205413"/>
    <w:rsid w:val="0021133F"/>
    <w:rsid w:val="0021672C"/>
    <w:rsid w:val="00221ECF"/>
    <w:rsid w:val="00222081"/>
    <w:rsid w:val="00226A81"/>
    <w:rsid w:val="00231C8E"/>
    <w:rsid w:val="002408EF"/>
    <w:rsid w:val="00240952"/>
    <w:rsid w:val="002423A3"/>
    <w:rsid w:val="00245C51"/>
    <w:rsid w:val="0025471E"/>
    <w:rsid w:val="00257C00"/>
    <w:rsid w:val="002B42F4"/>
    <w:rsid w:val="002B7213"/>
    <w:rsid w:val="002B7E72"/>
    <w:rsid w:val="002C3266"/>
    <w:rsid w:val="002C3DAB"/>
    <w:rsid w:val="002C4402"/>
    <w:rsid w:val="00313D54"/>
    <w:rsid w:val="00322058"/>
    <w:rsid w:val="00340465"/>
    <w:rsid w:val="003424F0"/>
    <w:rsid w:val="00373E09"/>
    <w:rsid w:val="00377B7A"/>
    <w:rsid w:val="00384158"/>
    <w:rsid w:val="00384C1F"/>
    <w:rsid w:val="00395E26"/>
    <w:rsid w:val="003A7CBD"/>
    <w:rsid w:val="003C7864"/>
    <w:rsid w:val="003D0446"/>
    <w:rsid w:val="00410DA6"/>
    <w:rsid w:val="00421A28"/>
    <w:rsid w:val="00422F55"/>
    <w:rsid w:val="00434680"/>
    <w:rsid w:val="00441CCC"/>
    <w:rsid w:val="004470C1"/>
    <w:rsid w:val="0046295B"/>
    <w:rsid w:val="00464116"/>
    <w:rsid w:val="0046564B"/>
    <w:rsid w:val="00471661"/>
    <w:rsid w:val="0048299C"/>
    <w:rsid w:val="004933D7"/>
    <w:rsid w:val="00496D7D"/>
    <w:rsid w:val="00497A00"/>
    <w:rsid w:val="004B2489"/>
    <w:rsid w:val="004C7AD8"/>
    <w:rsid w:val="004D24CC"/>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2133"/>
    <w:rsid w:val="00A51029"/>
    <w:rsid w:val="00A533A0"/>
    <w:rsid w:val="00A617CD"/>
    <w:rsid w:val="00A74389"/>
    <w:rsid w:val="00A86C28"/>
    <w:rsid w:val="00A94A2D"/>
    <w:rsid w:val="00A95BA5"/>
    <w:rsid w:val="00A97C03"/>
    <w:rsid w:val="00AD11C1"/>
    <w:rsid w:val="00AD45B1"/>
    <w:rsid w:val="00B03088"/>
    <w:rsid w:val="00B05E2C"/>
    <w:rsid w:val="00B16288"/>
    <w:rsid w:val="00B22678"/>
    <w:rsid w:val="00B50F34"/>
    <w:rsid w:val="00B56113"/>
    <w:rsid w:val="00B60435"/>
    <w:rsid w:val="00B63E17"/>
    <w:rsid w:val="00B66D8B"/>
    <w:rsid w:val="00B711DE"/>
    <w:rsid w:val="00B71F58"/>
    <w:rsid w:val="00B84201"/>
    <w:rsid w:val="00B95E28"/>
    <w:rsid w:val="00BA0A52"/>
    <w:rsid w:val="00BC2CF5"/>
    <w:rsid w:val="00BE1014"/>
    <w:rsid w:val="00C01E9B"/>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2577"/>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E36E49"/>
    <w:rsid w:val="00E3763D"/>
    <w:rsid w:val="00E40EDE"/>
    <w:rsid w:val="00E67F55"/>
    <w:rsid w:val="00E83EAB"/>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A2773"/>
    <w:rsid w:val="00FB30F8"/>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2</TotalTime>
  <Pages>199</Pages>
  <Words>67146</Words>
  <Characters>382735</Characters>
  <Application>Microsoft Office Word</Application>
  <DocSecurity>0</DocSecurity>
  <Lines>3189</Lines>
  <Paragraphs>897</Paragraphs>
  <ScaleCrop>false</ScaleCrop>
  <Company/>
  <LinksUpToDate>false</LinksUpToDate>
  <CharactersWithSpaces>44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280</cp:revision>
  <dcterms:created xsi:type="dcterms:W3CDTF">2023-03-23T02:09:00Z</dcterms:created>
  <dcterms:modified xsi:type="dcterms:W3CDTF">2023-05-2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